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7B2659" w14:textId="4C1C74C7" w:rsidR="00323DB2" w:rsidRDefault="00CA2BE1">
      <w:pPr>
        <w:jc w:val="center"/>
        <w:rPr>
          <w:rFonts w:ascii="Times New Roman" w:hAnsi="Times New Roman" w:cs="Times New Roman"/>
          <w:b/>
          <w:bCs/>
          <w:sz w:val="28"/>
          <w:szCs w:val="32"/>
        </w:rPr>
      </w:pPr>
      <w:r>
        <w:rPr>
          <w:rFonts w:ascii="Times New Roman" w:hAnsi="Times New Roman" w:cs="Times New Roman"/>
          <w:b/>
          <w:bCs/>
          <w:sz w:val="28"/>
          <w:szCs w:val="32"/>
        </w:rPr>
        <w:t>Supplementary materials</w:t>
      </w:r>
    </w:p>
    <w:p w14:paraId="3D97B579" w14:textId="77777777" w:rsidR="00323DB2" w:rsidRDefault="00323DB2">
      <w:pPr>
        <w:jc w:val="center"/>
        <w:rPr>
          <w:rFonts w:ascii="Times New Roman" w:hAnsi="Times New Roman" w:cs="Times New Roman"/>
          <w:b/>
          <w:bCs/>
          <w:sz w:val="28"/>
          <w:szCs w:val="32"/>
        </w:rPr>
      </w:pPr>
    </w:p>
    <w:p w14:paraId="3C7AE97E" w14:textId="77777777" w:rsidR="00323DB2" w:rsidRDefault="00323DB2"/>
    <w:p w14:paraId="525C5359" w14:textId="77777777" w:rsidR="00323DB2" w:rsidRDefault="00323DB2"/>
    <w:p w14:paraId="3AF66F99" w14:textId="77777777" w:rsidR="00323DB2" w:rsidRDefault="00CA2BE1">
      <w:pPr>
        <w:jc w:val="center"/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/>
          <w:b/>
          <w:bCs/>
        </w:rPr>
        <w:t>Supplementary Figu</w:t>
      </w:r>
      <w:r>
        <w:rPr>
          <w:rFonts w:ascii="Times New Roman" w:hAnsi="Times New Roman" w:cs="Times New Roman" w:hint="eastAsia"/>
          <w:b/>
          <w:bCs/>
        </w:rPr>
        <w:t xml:space="preserve">re 1 Overview of the antibiotic resistance mechanism of </w:t>
      </w:r>
      <w:r>
        <w:rPr>
          <w:rFonts w:ascii="Times New Roman" w:hAnsi="Times New Roman" w:cs="Times New Roman" w:hint="eastAsia"/>
          <w:b/>
          <w:bCs/>
          <w:i/>
          <w:iCs/>
        </w:rPr>
        <w:t>Vibrio vulnificus</w:t>
      </w:r>
    </w:p>
    <w:p w14:paraId="1B241A80" w14:textId="77777777" w:rsidR="00323DB2" w:rsidRDefault="00323DB2">
      <w:pPr>
        <w:jc w:val="center"/>
        <w:rPr>
          <w:rFonts w:ascii="Times New Roman" w:hAnsi="Times New Roman" w:cs="Times New Roman"/>
          <w:b/>
          <w:bCs/>
        </w:rPr>
      </w:pPr>
    </w:p>
    <w:p w14:paraId="2AFDFDE6" w14:textId="18C5AA4E" w:rsidR="00323DB2" w:rsidRDefault="00CA2BE1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  <w:sz w:val="28"/>
          <w:szCs w:val="32"/>
        </w:rPr>
        <w:drawing>
          <wp:inline distT="0" distB="0" distL="0" distR="0" wp14:anchorId="72232DE7" wp14:editId="0E81B6B4">
            <wp:extent cx="5607050" cy="1657489"/>
            <wp:effectExtent l="0" t="0" r="0" b="0"/>
            <wp:docPr id="80919248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050" cy="16574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021D05" w14:textId="77777777" w:rsidR="00323DB2" w:rsidRDefault="00323DB2">
      <w:pPr>
        <w:jc w:val="center"/>
        <w:rPr>
          <w:rFonts w:ascii="Times New Roman" w:hAnsi="Times New Roman" w:cs="Times New Roman"/>
          <w:b/>
          <w:bCs/>
        </w:rPr>
      </w:pPr>
    </w:p>
    <w:p w14:paraId="05203910" w14:textId="77777777" w:rsidR="00323DB2" w:rsidRDefault="00323DB2">
      <w:pPr>
        <w:jc w:val="center"/>
        <w:rPr>
          <w:rFonts w:ascii="Times New Roman" w:hAnsi="Times New Roman" w:cs="Times New Roman"/>
          <w:b/>
          <w:bCs/>
        </w:rPr>
      </w:pPr>
    </w:p>
    <w:p w14:paraId="7A7FC136" w14:textId="77777777" w:rsidR="00CA2BE1" w:rsidRDefault="00CA2BE1">
      <w:pPr>
        <w:jc w:val="center"/>
        <w:rPr>
          <w:rFonts w:ascii="Times New Roman" w:hAnsi="Times New Roman" w:cs="Times New Roman"/>
          <w:b/>
          <w:bCs/>
        </w:rPr>
      </w:pPr>
    </w:p>
    <w:p w14:paraId="4039D22F" w14:textId="77777777" w:rsidR="00323DB2" w:rsidRDefault="00CA2BE1">
      <w:pPr>
        <w:jc w:val="center"/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/>
          <w:b/>
          <w:bCs/>
        </w:rPr>
        <w:t>Supplementary Figu</w:t>
      </w:r>
      <w:r>
        <w:rPr>
          <w:rFonts w:ascii="Times New Roman" w:hAnsi="Times New Roman" w:cs="Times New Roman" w:hint="eastAsia"/>
          <w:b/>
          <w:bCs/>
        </w:rPr>
        <w:t xml:space="preserve">re 2 The mechanism of antibiotic resistance in </w:t>
      </w:r>
      <w:r>
        <w:rPr>
          <w:rFonts w:ascii="Times New Roman" w:hAnsi="Times New Roman" w:cs="Times New Roman" w:hint="eastAsia"/>
          <w:b/>
          <w:bCs/>
          <w:i/>
          <w:iCs/>
        </w:rPr>
        <w:t>Vibrio vulnificus</w:t>
      </w:r>
    </w:p>
    <w:p w14:paraId="054137D5" w14:textId="77777777" w:rsidR="00323DB2" w:rsidRDefault="00323DB2"/>
    <w:p w14:paraId="2955BA78" w14:textId="6235C516" w:rsidR="00CA2BE1" w:rsidRDefault="00CA2BE1">
      <w:r>
        <w:rPr>
          <w:noProof/>
        </w:rPr>
        <w:drawing>
          <wp:inline distT="0" distB="0" distL="0" distR="0" wp14:anchorId="7C02631F" wp14:editId="12241D38">
            <wp:extent cx="5600700" cy="2895600"/>
            <wp:effectExtent l="0" t="0" r="0" b="0"/>
            <wp:docPr id="156594217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0700" cy="2895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07A94B" w14:textId="241BE268" w:rsidR="00323DB2" w:rsidRDefault="00CA2BE1">
      <w:pPr>
        <w:rPr>
          <w:rFonts w:ascii="Times New Roman" w:eastAsia="KaiTi" w:hAnsi="Times New Roman" w:cs="Times New Roman"/>
        </w:rPr>
      </w:pPr>
      <w:r>
        <w:rPr>
          <w:rFonts w:ascii="Times New Roman" w:eastAsia="KaiTi" w:hAnsi="Times New Roman" w:cs="Times New Roman" w:hint="eastAsia"/>
          <w:b/>
          <w:bCs/>
        </w:rPr>
        <w:t>Note:</w:t>
      </w:r>
      <w:r>
        <w:rPr>
          <w:rFonts w:ascii="Times New Roman" w:eastAsia="KaiTi" w:hAnsi="Times New Roman" w:cs="Times New Roman" w:hint="eastAsia"/>
        </w:rPr>
        <w:t xml:space="preserve"> I: Alteration of antibiotic target; II: Activation of active efflux pumps; III: Gene-level transfer; IV</w:t>
      </w:r>
      <w:r>
        <w:rPr>
          <w:rFonts w:ascii="Times New Roman" w:eastAsia="KaiTi" w:hAnsi="Times New Roman" w:cs="Times New Roman" w:hint="eastAsia"/>
        </w:rPr>
        <w:t>: Decreased cell membrane permeability; V: Drug-hydrolyzing enzymes; VI: Biofilm formation.</w:t>
      </w:r>
    </w:p>
    <w:p w14:paraId="6AF65D96" w14:textId="77777777" w:rsidR="00323DB2" w:rsidRDefault="00323DB2">
      <w:pPr>
        <w:jc w:val="center"/>
        <w:rPr>
          <w:rFonts w:ascii="Times New Roman" w:hAnsi="Times New Roman" w:cs="Times New Roman"/>
          <w:b/>
          <w:bCs/>
        </w:rPr>
      </w:pPr>
    </w:p>
    <w:p w14:paraId="08713E4E" w14:textId="77777777" w:rsidR="00323DB2" w:rsidRDefault="00CA2BE1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111ECE6" w14:textId="77777777" w:rsidR="00323DB2" w:rsidRDefault="00CA2BE1">
      <w:r>
        <w:rPr>
          <w:rFonts w:ascii="Times New Roman" w:hAnsi="Times New Roman" w:cs="Times New Roman" w:hint="eastAsia"/>
          <w:b/>
          <w:bCs/>
        </w:rPr>
        <w:lastRenderedPageBreak/>
        <w:t xml:space="preserve">Supplementary Table 1 Global Distribution Patterns of </w:t>
      </w:r>
      <w:r>
        <w:rPr>
          <w:rFonts w:ascii="Times New Roman" w:hAnsi="Times New Roman" w:cs="Times New Roman" w:hint="eastAsia"/>
          <w:b/>
          <w:bCs/>
          <w:i/>
          <w:iCs/>
        </w:rPr>
        <w:t xml:space="preserve">Vibrio vulnificus </w:t>
      </w:r>
      <w:r>
        <w:rPr>
          <w:rFonts w:ascii="Times New Roman" w:hAnsi="Times New Roman" w:cs="Times New Roman" w:hint="eastAsia"/>
          <w:b/>
          <w:bCs/>
        </w:rPr>
        <w:t>Prevalence</w:t>
      </w:r>
    </w:p>
    <w:p w14:paraId="734AB3DC" w14:textId="77777777" w:rsidR="00323DB2" w:rsidRDefault="00323DB2">
      <w:pPr>
        <w:tabs>
          <w:tab w:val="left" w:pos="5662"/>
        </w:tabs>
        <w:rPr>
          <w:rFonts w:ascii="Times New Roman" w:hAnsi="Times New Roman" w:cs="Times New Roman"/>
        </w:rPr>
      </w:pPr>
    </w:p>
    <w:p w14:paraId="7B6FDEB8" w14:textId="77777777" w:rsidR="00323DB2" w:rsidRDefault="00323DB2">
      <w:pPr>
        <w:tabs>
          <w:tab w:val="left" w:pos="5662"/>
        </w:tabs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35"/>
        <w:gridCol w:w="3414"/>
        <w:gridCol w:w="1593"/>
      </w:tblGrid>
      <w:tr w:rsidR="00323DB2" w14:paraId="175532AF" w14:textId="77777777">
        <w:tc>
          <w:tcPr>
            <w:tcW w:w="25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C03561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untry</w:t>
            </w:r>
          </w:p>
        </w:tc>
        <w:tc>
          <w:tcPr>
            <w:tcW w:w="34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CC7985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valence</w:t>
            </w:r>
          </w:p>
        </w:tc>
        <w:tc>
          <w:tcPr>
            <w:tcW w:w="15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5EAE65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ferences</w:t>
            </w:r>
          </w:p>
        </w:tc>
      </w:tr>
      <w:tr w:rsidR="00323DB2" w14:paraId="5678F677" w14:textId="77777777">
        <w:tc>
          <w:tcPr>
            <w:tcW w:w="2535" w:type="dxa"/>
            <w:tcBorders>
              <w:top w:val="single" w:sz="4" w:space="0" w:color="auto"/>
            </w:tcBorders>
            <w:vAlign w:val="center"/>
          </w:tcPr>
          <w:p w14:paraId="3A861CD2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bookmarkStart w:id="0" w:name="_Hlk205723333"/>
            <w:r>
              <w:rPr>
                <w:rFonts w:ascii="Times New Roman" w:hAnsi="Times New Roman" w:cs="Times New Roman"/>
              </w:rPr>
              <w:t>Northern Gulf of Mexico</w:t>
            </w:r>
          </w:p>
        </w:tc>
        <w:tc>
          <w:tcPr>
            <w:tcW w:w="3414" w:type="dxa"/>
            <w:tcBorders>
              <w:top w:val="single" w:sz="4" w:space="0" w:color="auto"/>
            </w:tcBorders>
            <w:vAlign w:val="center"/>
          </w:tcPr>
          <w:p w14:paraId="460C7570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%</w:t>
            </w:r>
          </w:p>
        </w:tc>
        <w:tc>
          <w:tcPr>
            <w:tcW w:w="1593" w:type="dxa"/>
            <w:tcBorders>
              <w:top w:val="single" w:sz="4" w:space="0" w:color="auto"/>
            </w:tcBorders>
            <w:vAlign w:val="center"/>
          </w:tcPr>
          <w:p w14:paraId="670218A9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YW88L0F1dGhvcj48WWVhcj4yMDEyPC9ZZWFyPjxSZWNO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YW88L0F1dGhvcj48WWVhcj4yMDEyPC9ZZWFyPjxSZWNO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1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3746F76C" w14:textId="77777777">
        <w:tc>
          <w:tcPr>
            <w:tcW w:w="2535" w:type="dxa"/>
            <w:vAlign w:val="center"/>
          </w:tcPr>
          <w:p w14:paraId="799422B8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bookmarkStart w:id="1" w:name="OLE_LINK40"/>
            <w:bookmarkStart w:id="2" w:name="_Hlk205717764"/>
            <w:r>
              <w:rPr>
                <w:rFonts w:ascii="Times New Roman" w:hAnsi="Times New Roman" w:cs="Times New Roman"/>
              </w:rPr>
              <w:t>Italy</w:t>
            </w:r>
            <w:bookmarkEnd w:id="1"/>
          </w:p>
        </w:tc>
        <w:tc>
          <w:tcPr>
            <w:tcW w:w="3414" w:type="dxa"/>
            <w:vAlign w:val="center"/>
          </w:tcPr>
          <w:p w14:paraId="4304F7D6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3%</w:t>
            </w:r>
          </w:p>
        </w:tc>
        <w:tc>
          <w:tcPr>
            <w:tcW w:w="1593" w:type="dxa"/>
            <w:vAlign w:val="center"/>
          </w:tcPr>
          <w:p w14:paraId="30A4A47C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erratore&lt;/Author&gt;&lt;Year&gt;2016&lt;/Year&gt;&lt;RecNum&gt;93&lt;/RecNum&gt;&lt;DisplayText&gt;&lt;style face="superscript"&gt;[69]&lt;/style&gt;&lt;/DisplayText&gt;&lt;record&gt;&lt;rec-number&gt;93&lt;/rec-number&gt;&lt;foreign-keys&gt;&lt;key app="EN" db-id="0frr2edpbzf0xzezda9vvasmew9e2zp5wat0" timestamp="1754796772"&gt;93&lt;/key&gt;&lt;/foreign-keys&gt;&lt;ref-type name="Journal Article"&gt;17&lt;/ref-type&gt;&lt;contributors&gt;&lt;authors&gt;&lt;author&gt;Serratore, P.&lt;/author&gt;&lt;author&gt;Ostanello, F.&lt;/author&gt;&lt;author&gt;Passalacqua, P. L.&lt;/author&gt;&lt;author&gt;Zavatta, E.&lt;/author&gt;&lt;author&gt;B</w:instrText>
            </w:r>
            <w:r>
              <w:rPr>
                <w:rFonts w:ascii="Times New Roman" w:hAnsi="Times New Roman" w:cs="Times New Roman"/>
              </w:rPr>
              <w:instrText xml:space="preserve">ignami, G.&lt;/author&gt;&lt;author&gt;Serraino, A.&lt;/author&gt;&lt;author&gt;Giacometti, F.&lt;/author&gt;&lt;/authors&gt;&lt;/contributors&gt;&lt;auth-address&gt;Department of Veterinary Medical Sciences, Alma Mater Studiorum-University of Bologna , Ozzano dell&amp;apos;Emilia (BO) Italy.&lt;/auth-address&gt;&lt;titles&gt;&lt;title&gt;First Multi-Year Retrospective Study on Vibrio Parhaemolyticus and Vibrio Vulnificus Prevalence in Ruditapes Philippinarum Harvested in Sacca Di Goro, Italy&lt;/title&gt;&lt;secondary-title&gt;Ital J Food Saf&lt;/secondary-title&gt;&lt;alt-title&gt;Italian journal </w:instrText>
            </w:r>
            <w:r>
              <w:rPr>
                <w:rFonts w:ascii="Times New Roman" w:hAnsi="Times New Roman" w:cs="Times New Roman"/>
              </w:rPr>
              <w:instrText>of food safety&lt;/alt-title&gt;&lt;/titles&gt;&lt;periodical&gt;&lt;full-title&gt;Ital J Food Saf&lt;/full-title&gt;&lt;abbr-1&gt;Italian journal of food safety&lt;/abbr-1&gt;&lt;/periodical&gt;&lt;alt-periodical&gt;&lt;full-title&gt;Ital J Food Saf&lt;/full-title&gt;&lt;abbr-1&gt;Italian journal of food safety&lt;/abbr-1&gt;&lt;/alt-periodical&gt;&lt;pages&gt;6161&lt;/pages&gt;&lt;volume&gt;5&lt;/volume&gt;&lt;number&gt;4&lt;/number&gt;&lt;edition&gt;2017/01/07&lt;/edition&gt;&lt;keywords&gt;&lt;keyword&gt;Environmental conditions&lt;/keyword&gt;&lt;keyword&gt;Italy&lt;/keyword&gt;&lt;keyword&gt;Ruditapes philippinarum&lt;/keyword&gt;&lt;keyword&gt;Vibrio parahaemolyticus&lt;/keyword&gt;</w:instrText>
            </w:r>
            <w:r>
              <w:rPr>
                <w:rFonts w:ascii="Times New Roman" w:hAnsi="Times New Roman" w:cs="Times New Roman"/>
              </w:rPr>
              <w:instrText>&lt;keyword&gt;Vibrio vulnificus&lt;/keyword&gt;&lt;/keywords&gt;&lt;dates&gt;&lt;year&gt;2016&lt;/year&gt;&lt;pub-dates&gt;&lt;date&gt;Sep 20&lt;/date&gt;&lt;/pub-dates&gt;&lt;/dates&gt;&lt;isbn&gt;2239-7132 (Print)&amp;#xD;2239-7132&lt;/isbn&gt;&lt;accession-num&gt;28058248&lt;/accession-num&gt;&lt;urls&gt;&lt;/urls&gt;&lt;custom2&gt;PMC5178842&lt;/custom2&gt;&lt;electronic-resource-num&gt;10.4081/ijfs.2016.616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6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bookmarkEnd w:id="2"/>
      <w:tr w:rsidR="00323DB2" w14:paraId="73364790" w14:textId="77777777">
        <w:tc>
          <w:tcPr>
            <w:tcW w:w="2535" w:type="dxa"/>
            <w:vAlign w:val="center"/>
          </w:tcPr>
          <w:p w14:paraId="388EC3ED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an</w:t>
            </w:r>
            <w:r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 w:hint="eastAsia"/>
              </w:rPr>
              <w:t>da</w:t>
            </w:r>
          </w:p>
        </w:tc>
        <w:tc>
          <w:tcPr>
            <w:tcW w:w="3414" w:type="dxa"/>
            <w:vAlign w:val="center"/>
          </w:tcPr>
          <w:p w14:paraId="57FF1ED5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-5%</w:t>
            </w:r>
          </w:p>
        </w:tc>
        <w:tc>
          <w:tcPr>
            <w:tcW w:w="1593" w:type="dxa"/>
            <w:vAlign w:val="center"/>
          </w:tcPr>
          <w:p w14:paraId="714EB302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avric&lt;/Author&gt;&lt;Year&gt;1997&lt;/Year&gt;&lt;RecNum&gt;105&lt;/RecNum&gt;&lt;DisplayText&gt;&lt;style face="superscript"&gt;[70]&lt;/style&gt;&lt;/DisplayText&gt;&lt;record&gt;&lt;rec-number&gt;105&lt;/rec-number&gt;&lt;foreign-keys&gt;&lt;key app="EN" db-id="0frr2edpbzf0xzezda9vvasmew9e2zp5wat0" timestamp="1754804396"&gt;105&lt;/key&gt;&lt;/foreign-keys&gt;&lt;ref-type name="Journal Article"&gt;17&lt;/ref-type&gt;&lt;contributors&gt;&lt;authors&gt;&lt;author&gt;Stavric, S.&lt;/author&gt;&lt;author&gt;Buchanan, B.&lt;/author&gt;&lt;/authors&gt;&lt;/contributors&gt;&lt;auth-address&gt;Bureau of Microbial Hazards, Food D</w:instrText>
            </w:r>
            <w:r>
              <w:rPr>
                <w:rFonts w:ascii="Times New Roman" w:hAnsi="Times New Roman" w:cs="Times New Roman"/>
              </w:rPr>
              <w:instrText>irectorate, Health Protection Branch, Health Canada, Ottawa, Ontario.&lt;/auth-address&gt;&lt;titles&gt;&lt;title&gt;Does Vibrio vulnificus present a health threat to Canadians?&lt;/title&gt;&lt;secondary-title&gt;Can J Infect Dis&lt;/secondary-title&gt;&lt;alt-title&gt;The Canadian journal of infectious diseases = Journal canadien des maladies infectieuses&lt;/alt-title&gt;&lt;/titles&gt;&lt;periodical&gt;&lt;full-title&gt;Can J Infect Dis&lt;/full-title&gt;&lt;abbr-1&gt;The Canadian journal of infectious diseases = Journal canadien des maladies infectieuses&lt;/abbr-1&gt;&lt;/periodical&gt;&lt;al</w:instrText>
            </w:r>
            <w:r>
              <w:rPr>
                <w:rFonts w:ascii="Times New Roman" w:hAnsi="Times New Roman" w:cs="Times New Roman"/>
              </w:rPr>
              <w:instrText>t-periodical&gt;&lt;full-title&gt;Can J Infect Dis&lt;/full-title&gt;&lt;abbr-1&gt;The Canadian journal of infectious diseases = Journal canadien des maladies infectieuses&lt;/abbr-1&gt;&lt;/alt-periodical&gt;&lt;pages&gt;279-85&lt;/pages&gt;&lt;volume&gt;8&lt;/volume&gt;&lt;number&gt;5&lt;/number&gt;&lt;edition&gt;1997/09/01&lt;/edition&gt;&lt;keywords&gt;&lt;keyword&gt;Oysters&lt;/keyword&gt;&lt;keyword&gt;Septicemia&lt;/keyword&gt;&lt;keyword&gt;Vibrio vulnificus&lt;/keyword&gt;&lt;keyword&gt;Wound infections&lt;/keyword&gt;&lt;/keywords&gt;&lt;dates&gt;&lt;year&gt;1997&lt;/year&gt;&lt;pub-dates&gt;&lt;date&gt;Sep&lt;/date&gt;&lt;/pub-dates&gt;&lt;/dates&gt;&lt;isbn&gt;1180-2332 (Print)&amp;#xD;1180</w:instrText>
            </w:r>
            <w:r>
              <w:rPr>
                <w:rFonts w:ascii="Times New Roman" w:hAnsi="Times New Roman" w:cs="Times New Roman"/>
              </w:rPr>
              <w:instrText>-2332&lt;/isbn&gt;&lt;accession-num&gt;22346524&lt;/accession-num&gt;&lt;urls&gt;&lt;/urls&gt;&lt;custom2&gt;PMC3250891&lt;/custom2&gt;&lt;electronic-resource-num&gt;10.1155/1997/75675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7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7F67D069" w14:textId="77777777">
        <w:tc>
          <w:tcPr>
            <w:tcW w:w="2535" w:type="dxa"/>
            <w:vAlign w:val="center"/>
          </w:tcPr>
          <w:p w14:paraId="046458A0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iwan</w:t>
            </w:r>
          </w:p>
        </w:tc>
        <w:tc>
          <w:tcPr>
            <w:tcW w:w="3414" w:type="dxa"/>
            <w:vAlign w:val="center"/>
          </w:tcPr>
          <w:p w14:paraId="18A8A89A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3%</w:t>
            </w:r>
          </w:p>
        </w:tc>
        <w:tc>
          <w:tcPr>
            <w:tcW w:w="1593" w:type="dxa"/>
            <w:vAlign w:val="center"/>
          </w:tcPr>
          <w:p w14:paraId="1958D172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n&lt;/Author&gt;&lt;Year&gt;2021&lt;/Year&gt;&lt;RecNum&gt;96&lt;/RecNum&gt;&lt;DisplayText&gt;&lt;style face="superscript"&gt;[71]&lt;/style&gt;&lt;/DisplayText&gt;&lt;record&gt;&lt;rec-number&gt;96&lt;/rec-number&gt;&lt;foreign-keys&gt;&lt;key app="EN" db-id="0frr2edpbzf0xzezda9vvasmew9e2zp5wat0" timestamp="1754797400"&gt;96&lt;/key&gt;&lt;/foreign-keys&gt;&lt;ref-type name="Journal Article"&gt;17&lt;/ref-type&gt;&lt;contributors&gt;&lt;authors&gt;&lt;author&gt;Lin, I-Ching&lt;/author&gt;&lt;author&gt;Hussain, Bashir&lt;/author&gt;&lt;author&gt;Hsu, Bing-Mu&lt;/author&gt;&lt;author&gt;Chen, Jung-Sheng&lt;/author&gt;&lt;author&gt;Hsu, Yu</w:instrText>
            </w:r>
            <w:r>
              <w:rPr>
                <w:rFonts w:ascii="Times New Roman" w:hAnsi="Times New Roman" w:cs="Times New Roman"/>
              </w:rPr>
              <w:instrText>-Ling&lt;/author&gt;&lt;author&gt;Chiu, Yi-Chou&lt;/author&gt;&lt;author&gt;Huang, Shih-Wei&lt;/author&gt;&lt;author&gt;Wang, Jiun-Ling %J Antibiotics&lt;/author&gt;&lt;/authors&gt;&lt;/contributors&gt;&lt;titles&gt;&lt;title&gt;Prevalence, genetic diversity, antimicrobial resistance, and toxigenic profile of Vibrio vulnificus isolated from aquatic environments in Taiwan&lt;/title&gt;&lt;/titles&gt;&lt;pages&gt;505&lt;/pages&gt;&lt;volume&gt;10&lt;/volume&gt;&lt;number&gt;5&lt;/number&gt;&lt;dates&gt;&lt;year&gt;2021&lt;/year&gt;&lt;/dates&gt;&lt;isbn&gt;2079-6382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7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17185A77" w14:textId="77777777">
        <w:tc>
          <w:tcPr>
            <w:tcW w:w="2535" w:type="dxa"/>
            <w:vAlign w:val="center"/>
          </w:tcPr>
          <w:p w14:paraId="4CB34FB8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3414" w:type="dxa"/>
            <w:vAlign w:val="center"/>
          </w:tcPr>
          <w:p w14:paraId="16061E30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.6%</w:t>
            </w:r>
          </w:p>
        </w:tc>
        <w:tc>
          <w:tcPr>
            <w:tcW w:w="1593" w:type="dxa"/>
            <w:vMerge w:val="restart"/>
            <w:vAlign w:val="center"/>
          </w:tcPr>
          <w:p w14:paraId="03C0D0D6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anveer&lt;/Author&gt;&lt;Year&gt;2024&lt;/Year&gt;&lt;RecNum&gt;103&lt;/RecNum&gt;&lt;DisplayText&gt;&lt;style face="superscript"&gt;[8]&lt;/style&gt;&lt;/DisplayText&gt;&lt;record&gt;&lt;rec-number&gt;103&lt;/rec-number&gt;&lt;foreign-keys&gt;&lt;key app="EN" db-id="0frr2edpbzf0xzezda9vvasmew9e2zp5wat0" timestamp="1754799147"&gt;103&lt;/key&gt;&lt;/foreign-keys&gt;&lt;ref-type name="Journal Article"&gt;17&lt;/ref-type&gt;&lt;contributors&gt;&lt;authors&gt;&lt;author&gt;Tanveer, M.&lt;/author&gt;&lt;author&gt;Ntakiyisumba, E.&lt;/author&gt;&lt;author&gt;Won, G.&lt;/author&gt;&lt;/authors&gt;&lt;/contributors&gt;&lt;auth-address&gt;College </w:instrText>
            </w:r>
            <w:r>
              <w:rPr>
                <w:rFonts w:ascii="Times New Roman" w:hAnsi="Times New Roman" w:cs="Times New Roman"/>
              </w:rPr>
              <w:instrText>of Veterinary Medicine and Bio-Safety Research Institute, Jeonbuk National University, Iksan, Republic of Korea.&lt;/auth-address&gt;&lt;titles&gt;&lt;title&gt;Prevalence and risk factors of seafood-borne Vibrio vulnificus in Asia: a systematic review with meta-analysis and meta-regression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</w:instrText>
            </w:r>
            <w:r>
              <w:rPr>
                <w:rFonts w:ascii="Times New Roman" w:hAnsi="Times New Roman" w:cs="Times New Roman"/>
              </w:rPr>
              <w:instrText>ull-title&gt;Front Microbiol&lt;/full-title&gt;&lt;abbr-1&gt;Frontiers in microbiology&lt;/abbr-1&gt;&lt;/alt-periodical&gt;&lt;pages&gt;1363560&lt;/pages&gt;&lt;volume&gt;15&lt;/volume&gt;&lt;edition&gt;2024/03/21&lt;/edition&gt;&lt;keywords&gt;&lt;keyword&gt;Vibrio vulnificus&lt;/keyword&gt;&lt;keyword&gt;meta-analysis&lt;/keyword&gt;&lt;keyword&gt;meta-regression&lt;/keyword&gt;&lt;keyword&gt;prevalence&lt;/keyword&gt;&lt;keyword&gt;seafood-borne disease&lt;/keyword&gt;&lt;keyword&gt;commercial or financial relationships that could be construed as a potential&lt;/keyword&gt;&lt;keyword&gt;conflict of interest.&lt;/keyword&gt;&lt;/keywords&gt;&lt;dates&gt;&lt;year&gt;2024&lt;</w:instrText>
            </w:r>
            <w:r>
              <w:rPr>
                <w:rFonts w:ascii="Times New Roman" w:hAnsi="Times New Roman" w:cs="Times New Roman"/>
              </w:rPr>
              <w:instrText>/year&gt;&lt;/dates&gt;&lt;isbn&gt;1664-302X (Print)&amp;#xD;1664-302x&lt;/isbn&gt;&lt;accession-num&gt;38511007&lt;/accession-num&gt;&lt;urls&gt;&lt;/urls&gt;&lt;custom2&gt;PMC10951106&lt;/custom2&gt;&lt;electronic-resource-num&gt;10.3389/fmicb.2024.136356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18764D40" w14:textId="77777777">
        <w:tc>
          <w:tcPr>
            <w:tcW w:w="2535" w:type="dxa"/>
            <w:vAlign w:val="center"/>
          </w:tcPr>
          <w:p w14:paraId="1C534DF7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na</w:t>
            </w:r>
          </w:p>
        </w:tc>
        <w:tc>
          <w:tcPr>
            <w:tcW w:w="3414" w:type="dxa"/>
            <w:vAlign w:val="center"/>
          </w:tcPr>
          <w:p w14:paraId="42E2C230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.9%</w:t>
            </w:r>
          </w:p>
        </w:tc>
        <w:tc>
          <w:tcPr>
            <w:tcW w:w="1593" w:type="dxa"/>
            <w:vMerge/>
            <w:vAlign w:val="center"/>
          </w:tcPr>
          <w:p w14:paraId="104093E4" w14:textId="77777777" w:rsidR="00323DB2" w:rsidRDefault="00323DB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323DB2" w14:paraId="0E1E727F" w14:textId="77777777">
        <w:tc>
          <w:tcPr>
            <w:tcW w:w="2535" w:type="dxa"/>
            <w:vAlign w:val="center"/>
          </w:tcPr>
          <w:p w14:paraId="0D7E454D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dia</w:t>
            </w:r>
          </w:p>
        </w:tc>
        <w:tc>
          <w:tcPr>
            <w:tcW w:w="3414" w:type="dxa"/>
            <w:vAlign w:val="center"/>
          </w:tcPr>
          <w:p w14:paraId="40356587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3</w:t>
            </w:r>
            <w:r>
              <w:rPr>
                <w:rFonts w:ascii="Times New Roman" w:hAnsi="Times New Roman" w:cs="Times New Roman" w:hint="eastAsia"/>
              </w:rPr>
              <w:t>%</w:t>
            </w:r>
          </w:p>
        </w:tc>
        <w:tc>
          <w:tcPr>
            <w:tcW w:w="1593" w:type="dxa"/>
            <w:vMerge/>
            <w:vAlign w:val="center"/>
          </w:tcPr>
          <w:p w14:paraId="5B84BB9E" w14:textId="77777777" w:rsidR="00323DB2" w:rsidRDefault="00323DB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323DB2" w14:paraId="3B7B510D" w14:textId="77777777">
        <w:tc>
          <w:tcPr>
            <w:tcW w:w="2535" w:type="dxa"/>
            <w:vAlign w:val="center"/>
          </w:tcPr>
          <w:p w14:paraId="411B1A4C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ailand</w:t>
            </w:r>
          </w:p>
        </w:tc>
        <w:tc>
          <w:tcPr>
            <w:tcW w:w="3414" w:type="dxa"/>
            <w:vAlign w:val="center"/>
          </w:tcPr>
          <w:p w14:paraId="47CCBD3C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.3</w:t>
            </w:r>
            <w:r>
              <w:rPr>
                <w:rFonts w:ascii="Times New Roman" w:hAnsi="Times New Roman" w:cs="Times New Roman" w:hint="eastAsia"/>
              </w:rPr>
              <w:t>%</w:t>
            </w:r>
          </w:p>
        </w:tc>
        <w:tc>
          <w:tcPr>
            <w:tcW w:w="1593" w:type="dxa"/>
            <w:vMerge/>
            <w:vAlign w:val="center"/>
          </w:tcPr>
          <w:p w14:paraId="148488A8" w14:textId="77777777" w:rsidR="00323DB2" w:rsidRDefault="00323DB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323DB2" w14:paraId="3F06B6E6" w14:textId="77777777">
        <w:tc>
          <w:tcPr>
            <w:tcW w:w="2535" w:type="dxa"/>
            <w:vAlign w:val="center"/>
          </w:tcPr>
          <w:p w14:paraId="04E12629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uth Korea</w:t>
            </w:r>
          </w:p>
        </w:tc>
        <w:tc>
          <w:tcPr>
            <w:tcW w:w="3414" w:type="dxa"/>
            <w:vAlign w:val="center"/>
          </w:tcPr>
          <w:p w14:paraId="4C819C7B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</w:t>
            </w:r>
            <w:r>
              <w:rPr>
                <w:rFonts w:ascii="Times New Roman" w:hAnsi="Times New Roman" w:cs="Times New Roman" w:hint="eastAsia"/>
              </w:rPr>
              <w:t>%</w:t>
            </w:r>
          </w:p>
        </w:tc>
        <w:tc>
          <w:tcPr>
            <w:tcW w:w="1593" w:type="dxa"/>
            <w:vMerge/>
            <w:vAlign w:val="center"/>
          </w:tcPr>
          <w:p w14:paraId="235CED42" w14:textId="77777777" w:rsidR="00323DB2" w:rsidRDefault="00323DB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323DB2" w14:paraId="28544302" w14:textId="77777777">
        <w:tc>
          <w:tcPr>
            <w:tcW w:w="2535" w:type="dxa"/>
            <w:vAlign w:val="center"/>
          </w:tcPr>
          <w:p w14:paraId="7FA358B0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aysia</w:t>
            </w:r>
          </w:p>
        </w:tc>
        <w:tc>
          <w:tcPr>
            <w:tcW w:w="3414" w:type="dxa"/>
            <w:vAlign w:val="center"/>
          </w:tcPr>
          <w:p w14:paraId="388E4E8D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.3</w:t>
            </w:r>
            <w:r>
              <w:rPr>
                <w:rFonts w:ascii="Times New Roman" w:hAnsi="Times New Roman" w:cs="Times New Roman" w:hint="eastAsia"/>
              </w:rPr>
              <w:t>%</w:t>
            </w:r>
          </w:p>
        </w:tc>
        <w:tc>
          <w:tcPr>
            <w:tcW w:w="1593" w:type="dxa"/>
            <w:vMerge/>
            <w:vAlign w:val="center"/>
          </w:tcPr>
          <w:p w14:paraId="46683F61" w14:textId="77777777" w:rsidR="00323DB2" w:rsidRDefault="00323DB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323DB2" w14:paraId="121112E6" w14:textId="77777777">
        <w:tc>
          <w:tcPr>
            <w:tcW w:w="2535" w:type="dxa"/>
            <w:vAlign w:val="center"/>
          </w:tcPr>
          <w:p w14:paraId="439B643D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bookmarkStart w:id="3" w:name="_Hlk205722275"/>
            <w:bookmarkEnd w:id="0"/>
            <w:r>
              <w:rPr>
                <w:rFonts w:ascii="Times New Roman" w:hAnsi="Times New Roman" w:cs="Times New Roman"/>
              </w:rPr>
              <w:t>Australia</w:t>
            </w:r>
          </w:p>
        </w:tc>
        <w:tc>
          <w:tcPr>
            <w:tcW w:w="3414" w:type="dxa"/>
            <w:vAlign w:val="center"/>
          </w:tcPr>
          <w:p w14:paraId="3B61610F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.1%</w:t>
            </w:r>
          </w:p>
        </w:tc>
        <w:tc>
          <w:tcPr>
            <w:tcW w:w="1593" w:type="dxa"/>
            <w:vAlign w:val="center"/>
          </w:tcPr>
          <w:p w14:paraId="21D561AE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Jvbmk8L0F1dGhvcj48WWVhcj4yMDE2PC9ZZWFyPjxS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Jvbmk8L0F1dGhvcj48WWVhcj4yMDE2PC9ZZWFyPjxS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1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483EE94B" w14:textId="77777777">
        <w:tc>
          <w:tcPr>
            <w:tcW w:w="2535" w:type="dxa"/>
            <w:vAlign w:val="center"/>
          </w:tcPr>
          <w:p w14:paraId="340ECE5B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ed States</w:t>
            </w:r>
          </w:p>
        </w:tc>
        <w:tc>
          <w:tcPr>
            <w:tcW w:w="3414" w:type="dxa"/>
            <w:vAlign w:val="center"/>
          </w:tcPr>
          <w:p w14:paraId="370F59DE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8%</w:t>
            </w:r>
          </w:p>
        </w:tc>
        <w:tc>
          <w:tcPr>
            <w:tcW w:w="1593" w:type="dxa"/>
            <w:vAlign w:val="center"/>
          </w:tcPr>
          <w:p w14:paraId="62F76733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ZXd0b248L0F1dGhvcj48WWVhcj4yMDEyPC9ZZWFyPjxS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ZXd0b248L0F1dGhvcj48WWVhcj4yMDEyPC9ZZWFyPjxS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7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0FB4CF13" w14:textId="77777777">
        <w:tc>
          <w:tcPr>
            <w:tcW w:w="2535" w:type="dxa"/>
            <w:vAlign w:val="center"/>
          </w:tcPr>
          <w:p w14:paraId="3088ACF3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rmany</w:t>
            </w:r>
          </w:p>
        </w:tc>
        <w:tc>
          <w:tcPr>
            <w:tcW w:w="3414" w:type="dxa"/>
            <w:vAlign w:val="center"/>
          </w:tcPr>
          <w:p w14:paraId="065FC3CB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8%</w:t>
            </w:r>
          </w:p>
        </w:tc>
        <w:tc>
          <w:tcPr>
            <w:tcW w:w="1593" w:type="dxa"/>
            <w:vAlign w:val="center"/>
          </w:tcPr>
          <w:p w14:paraId="22E6EA3C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bGVpc2NobWFubjwvQXV0aG9yPjxZZWFyPjIwMjI8L1ll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bGVpc2NobWFubjwvQXV0aG9yPjxZZWFyPjIwMjI8L1ll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7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5DD3F2BF" w14:textId="77777777">
        <w:tc>
          <w:tcPr>
            <w:tcW w:w="2535" w:type="dxa"/>
            <w:vAlign w:val="center"/>
          </w:tcPr>
          <w:p w14:paraId="2678C620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frica</w:t>
            </w:r>
          </w:p>
        </w:tc>
        <w:tc>
          <w:tcPr>
            <w:tcW w:w="3414" w:type="dxa"/>
            <w:vAlign w:val="center"/>
          </w:tcPr>
          <w:p w14:paraId="02557246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5%</w:t>
            </w:r>
          </w:p>
        </w:tc>
        <w:tc>
          <w:tcPr>
            <w:tcW w:w="1593" w:type="dxa"/>
            <w:vAlign w:val="center"/>
          </w:tcPr>
          <w:p w14:paraId="230DA732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JYmFuZ2hhPC9BdXRob3I+PFllYXI+MjAyMzwvWWVhcj48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JYmFuZ2hhPC9BdXRob3I+PFllYXI+MjAyMzwvWWVhcj48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1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566DC8B1" w14:textId="77777777">
        <w:tc>
          <w:tcPr>
            <w:tcW w:w="2535" w:type="dxa"/>
            <w:vAlign w:val="center"/>
          </w:tcPr>
          <w:p w14:paraId="2714621B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ance</w:t>
            </w:r>
          </w:p>
        </w:tc>
        <w:tc>
          <w:tcPr>
            <w:tcW w:w="3414" w:type="dxa"/>
            <w:vAlign w:val="center"/>
          </w:tcPr>
          <w:p w14:paraId="54045BAE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6%</w:t>
            </w:r>
          </w:p>
        </w:tc>
        <w:tc>
          <w:tcPr>
            <w:tcW w:w="1593" w:type="dxa"/>
            <w:vAlign w:val="center"/>
          </w:tcPr>
          <w:p w14:paraId="463E130E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QtUGlsbG90PC9BdXRob3I+PFllYXI+MjAxNDwv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QtUGlsbG90PC9BdXRob3I+PFllYXI+MjAxNDwv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7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5A501577" w14:textId="77777777">
        <w:tc>
          <w:tcPr>
            <w:tcW w:w="2535" w:type="dxa"/>
            <w:vAlign w:val="center"/>
          </w:tcPr>
          <w:p w14:paraId="4CB90884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razil</w:t>
            </w:r>
          </w:p>
        </w:tc>
        <w:tc>
          <w:tcPr>
            <w:tcW w:w="3414" w:type="dxa"/>
            <w:vAlign w:val="center"/>
          </w:tcPr>
          <w:p w14:paraId="71887E1A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%</w:t>
            </w:r>
          </w:p>
        </w:tc>
        <w:tc>
          <w:tcPr>
            <w:tcW w:w="1593" w:type="dxa"/>
            <w:vAlign w:val="center"/>
          </w:tcPr>
          <w:p w14:paraId="1C5A9698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x2ZWlyYTwvQXV0aG9yPjxZZWFyPjIwMTk8L1llYXI+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x2ZWlyYTwvQXV0aG9yPjxZZWFyPjIwMTk8L1llYXI+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7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bookmarkEnd w:id="3"/>
      <w:tr w:rsidR="00323DB2" w14:paraId="193103B7" w14:textId="77777777">
        <w:trPr>
          <w:trHeight w:val="353"/>
        </w:trPr>
        <w:tc>
          <w:tcPr>
            <w:tcW w:w="2535" w:type="dxa"/>
            <w:vAlign w:val="center"/>
          </w:tcPr>
          <w:p w14:paraId="4D5464AD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mania</w:t>
            </w:r>
          </w:p>
        </w:tc>
        <w:tc>
          <w:tcPr>
            <w:tcW w:w="3414" w:type="dxa"/>
            <w:vAlign w:val="center"/>
          </w:tcPr>
          <w:p w14:paraId="39A710A6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88%</w:t>
            </w:r>
          </w:p>
        </w:tc>
        <w:tc>
          <w:tcPr>
            <w:tcW w:w="1593" w:type="dxa"/>
            <w:vAlign w:val="center"/>
          </w:tcPr>
          <w:p w14:paraId="593674F0" w14:textId="77777777" w:rsidR="00323DB2" w:rsidRDefault="00CA2BE1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w6FsbDwvQXV0aG9yPjxZZWFyPjIwMjE8L1llYXI+PFJl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w6FsbDwvQXV0aG9yPjxZZWFyPjIwMjE8L1llYXI+PFJl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7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3DB2" w14:paraId="43670EBC" w14:textId="77777777">
        <w:tc>
          <w:tcPr>
            <w:tcW w:w="2535" w:type="dxa"/>
            <w:vAlign w:val="center"/>
          </w:tcPr>
          <w:p w14:paraId="086845DF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bookmarkStart w:id="4" w:name="_Hlk205724464"/>
            <w:r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3414" w:type="dxa"/>
            <w:vAlign w:val="center"/>
          </w:tcPr>
          <w:p w14:paraId="234D2CF1" w14:textId="77777777" w:rsidR="00323DB2" w:rsidRDefault="00CA2BE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.6%</w:t>
            </w:r>
          </w:p>
        </w:tc>
        <w:tc>
          <w:tcPr>
            <w:tcW w:w="1593" w:type="dxa"/>
            <w:vAlign w:val="center"/>
          </w:tcPr>
          <w:p w14:paraId="62C1E47A" w14:textId="77777777" w:rsidR="00323DB2" w:rsidRDefault="00CA2BE1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cnV6PC9BdXRob3I+PFllYXI+MjAxNjwvWWVhcj48UmVj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cnV6PC9BdXRob3I+PFllYXI+MjAxNjwvWWVhcj48UmVj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vertAlign w:val="superscript"/>
              </w:rPr>
              <w:t>[7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bookmarkEnd w:id="4"/>
    </w:tbl>
    <w:p w14:paraId="0536C435" w14:textId="77777777" w:rsidR="00323DB2" w:rsidRDefault="00323DB2">
      <w:pPr>
        <w:tabs>
          <w:tab w:val="left" w:pos="5662"/>
        </w:tabs>
        <w:rPr>
          <w:rFonts w:ascii="Times New Roman" w:hAnsi="Times New Roman" w:cs="Times New Roman"/>
        </w:rPr>
      </w:pPr>
    </w:p>
    <w:p w14:paraId="2111D4E9" w14:textId="77777777" w:rsidR="00323DB2" w:rsidRDefault="00323DB2"/>
    <w:p w14:paraId="7D6E0E18" w14:textId="77777777" w:rsidR="00323DB2" w:rsidRDefault="00323DB2"/>
    <w:p w14:paraId="1210E1BB" w14:textId="77777777" w:rsidR="00323DB2" w:rsidRDefault="00CA2BE1">
      <w:pPr>
        <w:widowControl/>
        <w:jc w:val="left"/>
      </w:pPr>
      <w:r>
        <w:br w:type="page"/>
      </w:r>
    </w:p>
    <w:p w14:paraId="2B942EDE" w14:textId="77777777" w:rsidR="00323DB2" w:rsidRDefault="00CA2BE1">
      <w:pPr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 w:hint="eastAsia"/>
          <w:b/>
          <w:bCs/>
        </w:rPr>
        <w:lastRenderedPageBreak/>
        <w:t>Supplementary Table 2 Evolution of typing methods for Vibrio vulnificus virulence and ecological characteristics (1982</w:t>
      </w:r>
      <w:r>
        <w:rPr>
          <w:rFonts w:ascii="Times New Roman" w:hAnsi="Times New Roman" w:cs="Times New Roman" w:hint="eastAsia"/>
          <w:b/>
          <w:bCs/>
        </w:rPr>
        <w:t>–</w:t>
      </w:r>
      <w:r>
        <w:rPr>
          <w:rFonts w:ascii="Times New Roman" w:hAnsi="Times New Roman" w:cs="Times New Roman" w:hint="eastAsia"/>
          <w:b/>
          <w:bCs/>
        </w:rPr>
        <w:t>2017)</w:t>
      </w:r>
    </w:p>
    <w:p w14:paraId="0BAF80CF" w14:textId="77777777" w:rsidR="00323DB2" w:rsidRDefault="00323DB2"/>
    <w:tbl>
      <w:tblPr>
        <w:tblStyle w:val="TableGrid"/>
        <w:tblW w:w="94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1836"/>
        <w:gridCol w:w="2209"/>
        <w:gridCol w:w="1058"/>
        <w:gridCol w:w="992"/>
        <w:gridCol w:w="1418"/>
        <w:gridCol w:w="1276"/>
      </w:tblGrid>
      <w:tr w:rsidR="00323DB2" w14:paraId="62B2668E" w14:textId="77777777">
        <w:trPr>
          <w:trHeight w:val="1297"/>
        </w:trPr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21B633" w14:textId="77777777" w:rsidR="00323DB2" w:rsidRDefault="00CA2B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ime</w:t>
            </w:r>
          </w:p>
        </w:tc>
        <w:tc>
          <w:tcPr>
            <w:tcW w:w="18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57AE46" w14:textId="77777777" w:rsidR="00323DB2" w:rsidRDefault="00CA2B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ethod</w:t>
            </w:r>
          </w:p>
        </w:tc>
        <w:tc>
          <w:tcPr>
            <w:tcW w:w="22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C594EA" w14:textId="77777777" w:rsidR="00323DB2" w:rsidRDefault="00CA2B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Principle</w:t>
            </w:r>
          </w:p>
        </w:tc>
        <w:tc>
          <w:tcPr>
            <w:tcW w:w="10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EE948B" w14:textId="77777777" w:rsidR="00323DB2" w:rsidRDefault="00CA2B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Clinical typ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C599E5" w14:textId="77777777" w:rsidR="00323DB2" w:rsidRDefault="00CA2B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Environmental type</w:t>
            </w:r>
          </w:p>
          <w:p w14:paraId="7EADDAB4" w14:textId="77777777" w:rsidR="00323DB2" w:rsidRDefault="00323D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AC169C" w14:textId="77777777" w:rsidR="00323DB2" w:rsidRDefault="00CA2B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Clinical and environmental mix</w:t>
            </w:r>
          </w:p>
          <w:p w14:paraId="5AEC5C2D" w14:textId="77777777" w:rsidR="00323DB2" w:rsidRDefault="00323D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990DC7" w14:textId="77777777" w:rsidR="00323DB2" w:rsidRDefault="00CA2B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Reference</w:t>
            </w:r>
          </w:p>
        </w:tc>
      </w:tr>
      <w:tr w:rsidR="00323DB2" w14:paraId="1C88A04C" w14:textId="77777777">
        <w:trPr>
          <w:trHeight w:val="781"/>
        </w:trPr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71153890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982</w:t>
            </w:r>
          </w:p>
        </w:tc>
        <w:tc>
          <w:tcPr>
            <w:tcW w:w="1836" w:type="dxa"/>
            <w:tcBorders>
              <w:top w:val="single" w:sz="4" w:space="0" w:color="auto"/>
            </w:tcBorders>
            <w:vAlign w:val="center"/>
          </w:tcPr>
          <w:p w14:paraId="5627EA7E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Biota</w:t>
            </w:r>
          </w:p>
        </w:tc>
        <w:tc>
          <w:tcPr>
            <w:tcW w:w="2209" w:type="dxa"/>
            <w:tcBorders>
              <w:top w:val="single" w:sz="4" w:space="0" w:color="auto"/>
            </w:tcBorders>
            <w:vAlign w:val="center"/>
          </w:tcPr>
          <w:p w14:paraId="545BB91E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Biochemical characteristics and host</w:t>
            </w:r>
          </w:p>
          <w:p w14:paraId="5DD98977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8" w:type="dxa"/>
            <w:tcBorders>
              <w:top w:val="single" w:sz="4" w:space="0" w:color="auto"/>
            </w:tcBorders>
            <w:vAlign w:val="center"/>
          </w:tcPr>
          <w:p w14:paraId="7D7B84B3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Biotype 1</w:t>
            </w:r>
          </w:p>
          <w:p w14:paraId="069ECB81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14F1CCBD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Biotype 2</w:t>
            </w:r>
          </w:p>
          <w:p w14:paraId="1B481CF8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388C1350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Biotype 3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（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1999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）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70CDA6E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ison&lt;/Author&gt;&lt;Year&gt;1982&lt;/Year&gt;&lt;RecNum&gt;23&lt;/RecNum&gt;&lt;DisplayText&gt;&lt;style face="superscript"&gt;[17]&lt;/style&gt;&lt;/DisplayText&gt;&lt;record&gt;&lt;rec-number&gt;23&lt;/rec-number&gt;&lt;foreign-keys&gt;&lt;key app="EN" db-id="0frr2edpbzf0xzezda9vvasmew9e2zp5wat0" timestamp="1734411894"&gt;23&lt;/key&gt;&lt;/foreign-keys&gt;&lt;ref-type name="Journal Article"&gt;17&lt;/ref-type&gt;&lt;contributors&gt;&lt;authors&gt;&lt;author&gt;Tison, D. L.&lt;/author&gt;&lt;author&gt;Nishibuchi, M.&lt;/author&gt;&lt;author&gt;Greenwood, J. D.&lt;/author&gt;&lt;author&gt;Seidler, R. J.&lt;/author&gt;&lt;/authors&gt;&lt;/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contributors&gt;&lt;titles&gt;&lt;title&gt;Vibrio vulnificus biogroup 2: new biogroup pathogenic for eels&lt;/title&gt;&lt;secondary-title&gt;Appl Environ Microbiol&lt;/secondary-title&gt;&lt;alt-title&gt;Applied and environmental microbiology&lt;/alt-title&gt;&lt;/titles&gt;&lt;periodical&gt;&lt;full-title&gt;Appl Environ Microbiol&lt;/full-title&gt;&lt;abbr-1&gt;Applied and environmental microbiology&lt;/abbr-1&gt;&lt;/periodical&gt;&lt;alt-periodical&gt;&lt;full-title&gt;Appl Environ Microbiol&lt;/full-title&gt;&lt;abbr-1&gt;Applied and environmental microbiology&lt;/abbr-1&gt;&lt;/alt-periodical&gt;&lt;pages&gt;640-6&lt;/pages&gt;&lt;volu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me&gt;44&lt;/volume&gt;&lt;number&gt;3&lt;/number&gt;&lt;edition&gt;1982/09/01&lt;/edition&gt;&lt;keywords&gt;&lt;keyword&gt;Animals&lt;/keyword&gt;&lt;keyword&gt;Antigens, Bacterial/immunology&lt;/keyword&gt;&lt;keyword&gt;Antigens, Surface/immunology&lt;/keyword&gt;&lt;keyword&gt;DNA, Bacterial&lt;/keyword&gt;&lt;keyword&gt;Eels/*microbiology&lt;/keyword&gt;&lt;keyword&gt;Lethal Dose 50&lt;/keyword&gt;&lt;keyword&gt;Mice&lt;/keyword&gt;&lt;keyword&gt;Nucleic Acid Hybridization&lt;/keyword&gt;&lt;keyword&gt;Phenotype&lt;/keyword&gt;&lt;keyword&gt;Vibrio/classification/*pathogenicity/physiology&lt;/keyword&gt;&lt;/keywords&gt;&lt;dates&gt;&lt;year&gt;1982&lt;/year&gt;&lt;pub-dates&gt;&lt;date&gt;Se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p&lt;/date&gt;&lt;/pub-dates&gt;&lt;/dates&gt;&lt;isbn&gt;0099-2240 (Print)&amp;#xD;0099-2240&lt;/isbn&gt;&lt;accession-num&gt;7138004&lt;/accession-num&gt;&lt;urls&gt;&lt;/urls&gt;&lt;custom2&gt;PMC242070&lt;/custom2&gt;&lt;electronic-resource-num&gt;10.1128/aem.44.3.640-646.19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17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23DB2" w14:paraId="54C7A345" w14:textId="77777777">
        <w:trPr>
          <w:trHeight w:val="781"/>
        </w:trPr>
        <w:tc>
          <w:tcPr>
            <w:tcW w:w="709" w:type="dxa"/>
            <w:vAlign w:val="center"/>
          </w:tcPr>
          <w:p w14:paraId="407A35E3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03</w:t>
            </w:r>
          </w:p>
        </w:tc>
        <w:tc>
          <w:tcPr>
            <w:tcW w:w="1836" w:type="dxa"/>
            <w:vAlign w:val="center"/>
          </w:tcPr>
          <w:p w14:paraId="2B721ABC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3786CE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6SRNA</w:t>
            </w:r>
          </w:p>
        </w:tc>
        <w:tc>
          <w:tcPr>
            <w:tcW w:w="2209" w:type="dxa"/>
            <w:vAlign w:val="center"/>
          </w:tcPr>
          <w:p w14:paraId="4DF67BC9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7 nucleotide differences in 16s RNA gene sequences</w:t>
            </w:r>
          </w:p>
          <w:p w14:paraId="03F7ABC2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8" w:type="dxa"/>
            <w:vAlign w:val="center"/>
          </w:tcPr>
          <w:p w14:paraId="4F84EDDE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ype B</w:t>
            </w:r>
          </w:p>
          <w:p w14:paraId="39A646EC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14:paraId="3AFBAD71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ype A</w:t>
            </w:r>
          </w:p>
          <w:p w14:paraId="64399C7E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Align w:val="center"/>
          </w:tcPr>
          <w:p w14:paraId="113582D1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Type AB</w:t>
            </w:r>
          </w:p>
          <w:p w14:paraId="4CE834C3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033CF67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aWxzc29uPC9BdXRob3I+PFllYXI+MjAwMzwvWWVhcj48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aWxzc29uPC9BdXRob3I+PFllYXI+MjAwMzwvWWVhcj48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20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23DB2" w14:paraId="70A04BD7" w14:textId="77777777">
        <w:trPr>
          <w:trHeight w:val="527"/>
        </w:trPr>
        <w:tc>
          <w:tcPr>
            <w:tcW w:w="709" w:type="dxa"/>
            <w:vAlign w:val="center"/>
          </w:tcPr>
          <w:p w14:paraId="09CF73D3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05</w:t>
            </w:r>
          </w:p>
        </w:tc>
        <w:tc>
          <w:tcPr>
            <w:tcW w:w="1836" w:type="dxa"/>
            <w:vAlign w:val="center"/>
          </w:tcPr>
          <w:p w14:paraId="769B2364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virulence-related gene</w:t>
            </w:r>
          </w:p>
          <w:p w14:paraId="38A9A6F1" w14:textId="77777777" w:rsidR="00323DB2" w:rsidRDefault="00323DB2">
            <w:pPr>
              <w:ind w:firstLine="21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09" w:type="dxa"/>
            <w:vAlign w:val="center"/>
          </w:tcPr>
          <w:p w14:paraId="5F764FE1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Genotyping of virulence-associated genes</w:t>
            </w:r>
          </w:p>
        </w:tc>
        <w:tc>
          <w:tcPr>
            <w:tcW w:w="1058" w:type="dxa"/>
            <w:vAlign w:val="center"/>
          </w:tcPr>
          <w:p w14:paraId="58E34CE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vcgC</w:t>
            </w:r>
            <w:proofErr w:type="spellEnd"/>
          </w:p>
          <w:p w14:paraId="2309C516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14:paraId="48DA92F1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vcgE</w:t>
            </w:r>
            <w:proofErr w:type="spellEnd"/>
          </w:p>
          <w:p w14:paraId="0443F900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Align w:val="center"/>
          </w:tcPr>
          <w:p w14:paraId="3EB4397C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276" w:type="dxa"/>
            <w:vAlign w:val="center"/>
          </w:tcPr>
          <w:p w14:paraId="230E24A3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3NjaGU8L0F1dGhvcj48WWVhcj4yMDA1PC9ZZWFyPjxS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3NjaGU8L0F1dGhvcj48WWVhcj4yMDA1PC9ZZWFyPjxS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64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23DB2" w14:paraId="57EFF9FB" w14:textId="77777777">
        <w:trPr>
          <w:trHeight w:val="527"/>
        </w:trPr>
        <w:tc>
          <w:tcPr>
            <w:tcW w:w="709" w:type="dxa"/>
            <w:vAlign w:val="center"/>
          </w:tcPr>
          <w:p w14:paraId="508A7403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07</w:t>
            </w:r>
          </w:p>
        </w:tc>
        <w:tc>
          <w:tcPr>
            <w:tcW w:w="1836" w:type="dxa"/>
            <w:vAlign w:val="center"/>
          </w:tcPr>
          <w:p w14:paraId="6A916922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77B399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LST</w:t>
            </w:r>
          </w:p>
        </w:tc>
        <w:tc>
          <w:tcPr>
            <w:tcW w:w="2209" w:type="dxa"/>
            <w:vAlign w:val="center"/>
          </w:tcPr>
          <w:p w14:paraId="7D5CE91C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equence diversity of 10 housekeeping genes</w:t>
            </w:r>
          </w:p>
          <w:p w14:paraId="7067CB29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8" w:type="dxa"/>
            <w:vAlign w:val="center"/>
          </w:tcPr>
          <w:p w14:paraId="58E9C4A0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cluster II</w:t>
            </w:r>
          </w:p>
          <w:p w14:paraId="1B291B26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14:paraId="13033F4C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cluster I</w:t>
            </w:r>
          </w:p>
          <w:p w14:paraId="7EA00CD0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Align w:val="center"/>
          </w:tcPr>
          <w:p w14:paraId="5D188F5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T8</w:t>
            </w:r>
          </w:p>
          <w:p w14:paraId="123F8ED1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B56A0B9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3560A6E9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XNoYXJhdDwvQXV0aG9yPjxZZWFyPjIwMDc8L1llYXI+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XNoYXJhdDwvQXV0aG9yPjxZZWFyPjIwMDc8L1llYXI+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65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23DB2" w14:paraId="5166C119" w14:textId="77777777">
        <w:trPr>
          <w:trHeight w:val="523"/>
        </w:trPr>
        <w:tc>
          <w:tcPr>
            <w:tcW w:w="709" w:type="dxa"/>
            <w:vAlign w:val="center"/>
          </w:tcPr>
          <w:p w14:paraId="2C55FB03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09</w:t>
            </w:r>
          </w:p>
        </w:tc>
        <w:tc>
          <w:tcPr>
            <w:tcW w:w="1836" w:type="dxa"/>
            <w:vAlign w:val="center"/>
          </w:tcPr>
          <w:p w14:paraId="798B59FC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pilF</w:t>
            </w:r>
            <w:proofErr w:type="spellEnd"/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polymorphism</w:t>
            </w:r>
          </w:p>
          <w:p w14:paraId="720805B7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09" w:type="dxa"/>
            <w:vAlign w:val="center"/>
          </w:tcPr>
          <w:p w14:paraId="38D03059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ultiplex PCR</w:t>
            </w:r>
          </w:p>
          <w:p w14:paraId="25DB8B58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8" w:type="dxa"/>
            <w:vAlign w:val="center"/>
          </w:tcPr>
          <w:p w14:paraId="727D6D9B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Positive</w:t>
            </w:r>
          </w:p>
          <w:p w14:paraId="50E2CDD1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14:paraId="27FEA42B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egative</w:t>
            </w:r>
          </w:p>
          <w:p w14:paraId="6EECC5E8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Align w:val="center"/>
          </w:tcPr>
          <w:p w14:paraId="0C714FA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Positive</w:t>
            </w:r>
          </w:p>
          <w:p w14:paraId="720911E1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60FFD3A1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2lnPC9BdXRob3I+PFllYXI+MjAxMDwvWWVhcj48UmVj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2lnPC9BdXRob3I+PFllYXI+MjAxMDwvWWVhcj48UmVj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66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23DB2" w14:paraId="02F1B4D1" w14:textId="77777777">
        <w:trPr>
          <w:trHeight w:val="781"/>
        </w:trPr>
        <w:tc>
          <w:tcPr>
            <w:tcW w:w="709" w:type="dxa"/>
            <w:vAlign w:val="center"/>
          </w:tcPr>
          <w:p w14:paraId="6E0AAE5A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10</w:t>
            </w:r>
          </w:p>
        </w:tc>
        <w:tc>
          <w:tcPr>
            <w:tcW w:w="1836" w:type="dxa"/>
            <w:vAlign w:val="center"/>
          </w:tcPr>
          <w:p w14:paraId="2ACF9D78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D-mannitol fermentation</w:t>
            </w:r>
          </w:p>
        </w:tc>
        <w:tc>
          <w:tcPr>
            <w:tcW w:w="2209" w:type="dxa"/>
            <w:vAlign w:val="center"/>
          </w:tcPr>
          <w:p w14:paraId="79D8D849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Mannitol fermentation model</w:t>
            </w:r>
          </w:p>
          <w:p w14:paraId="0EEE649B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8" w:type="dxa"/>
            <w:vAlign w:val="center"/>
          </w:tcPr>
          <w:p w14:paraId="6A9639FD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Positive</w:t>
            </w:r>
          </w:p>
          <w:p w14:paraId="203B9B25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14:paraId="29BB9410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egative</w:t>
            </w:r>
          </w:p>
          <w:p w14:paraId="1C2BF771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Align w:val="center"/>
          </w:tcPr>
          <w:p w14:paraId="5DC0646B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38D949D1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cmFrZTwvQXV0aG9yPjxZZWFyPjIwMTA8L1llYXI+PFJl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cmFrZTwvQXV0aG9yPjxZZWFyPjIwMTA8L1llYXI+PFJl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67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23DB2" w14:paraId="416E3FCC" w14:textId="77777777">
        <w:trPr>
          <w:trHeight w:val="1481"/>
        </w:trPr>
        <w:tc>
          <w:tcPr>
            <w:tcW w:w="709" w:type="dxa"/>
            <w:vAlign w:val="center"/>
          </w:tcPr>
          <w:p w14:paraId="0DB259E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11</w:t>
            </w:r>
          </w:p>
        </w:tc>
        <w:tc>
          <w:tcPr>
            <w:tcW w:w="1836" w:type="dxa"/>
            <w:vAlign w:val="center"/>
          </w:tcPr>
          <w:p w14:paraId="0E2F60DE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ingle-nucleotide polymorphism (SNPS)</w:t>
            </w:r>
          </w:p>
          <w:p w14:paraId="4AA3D161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09" w:type="dxa"/>
            <w:vAlign w:val="center"/>
          </w:tcPr>
          <w:p w14:paraId="09A460F1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Sequence diversity of 4 housekeeping genes and 3 virulence-related genes</w:t>
            </w:r>
          </w:p>
        </w:tc>
        <w:tc>
          <w:tcPr>
            <w:tcW w:w="1058" w:type="dxa"/>
            <w:vAlign w:val="center"/>
          </w:tcPr>
          <w:p w14:paraId="0227A3D8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LI</w:t>
            </w:r>
          </w:p>
          <w:p w14:paraId="45C541FA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14:paraId="3B80E99E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LI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LIII</w:t>
            </w:r>
          </w:p>
          <w:p w14:paraId="5B8F1C0D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Align w:val="center"/>
          </w:tcPr>
          <w:p w14:paraId="1C340DC5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LII</w:t>
            </w:r>
          </w:p>
          <w:p w14:paraId="1400F963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046C14FF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3N0YXM8L0F1dGhvcj48WWVhcj4yMDExPC9ZZWFyPjxS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3N0YXM8L0F1dGhvcj48WWVhcj4yMDExPC9ZZWFyPjxS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23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23DB2" w14:paraId="3BE69E2D" w14:textId="77777777">
        <w:trPr>
          <w:trHeight w:val="789"/>
        </w:trPr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3D9241B0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017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</w:tcPr>
          <w:p w14:paraId="2EEEC8D7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5" w:name="OLE_LINK19"/>
            <w:r>
              <w:rPr>
                <w:rFonts w:ascii="Times New Roman" w:hAnsi="Times New Roman" w:cs="Times New Roman" w:hint="eastAsia"/>
                <w:sz w:val="20"/>
                <w:szCs w:val="20"/>
              </w:rPr>
              <w:t>Piscis</w:t>
            </w:r>
          </w:p>
          <w:bookmarkEnd w:id="5"/>
          <w:p w14:paraId="199BBA06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09" w:type="dxa"/>
            <w:tcBorders>
              <w:bottom w:val="single" w:sz="4" w:space="0" w:color="auto"/>
            </w:tcBorders>
            <w:vAlign w:val="center"/>
          </w:tcPr>
          <w:p w14:paraId="063C2A76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Core genome</w:t>
            </w:r>
          </w:p>
          <w:p w14:paraId="4D359FC6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8" w:type="dxa"/>
            <w:tcBorders>
              <w:bottom w:val="single" w:sz="4" w:space="0" w:color="auto"/>
            </w:tcBorders>
            <w:vAlign w:val="center"/>
          </w:tcPr>
          <w:p w14:paraId="1D3F3D88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L1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L2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L4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L5</w:t>
            </w:r>
          </w:p>
          <w:p w14:paraId="1E2852A4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0BF714F4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L1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L2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L3</w:t>
            </w:r>
          </w:p>
          <w:p w14:paraId="20EB9109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0827C92F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L3</w:t>
            </w:r>
          </w:p>
          <w:p w14:paraId="795DCB6A" w14:textId="77777777" w:rsidR="00323DB2" w:rsidRDefault="00323DB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E519C51" w14:textId="77777777" w:rsidR="00323DB2" w:rsidRDefault="00CA2BE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2lnPC9BdXRob3I+PFllYXI+MjAxNzwvWWVhcj48UmVj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2lnPC9BdXRob3I+PFllYXI+MjAxNzwvWWVhcj48UmVj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68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194EFA85" w14:textId="77777777" w:rsidR="00323DB2" w:rsidRDefault="00323DB2">
      <w:pPr>
        <w:jc w:val="center"/>
        <w:rPr>
          <w:rFonts w:ascii="Times New Roman" w:hAnsi="Times New Roman" w:cs="Times New Roman"/>
          <w:b/>
          <w:bCs/>
        </w:rPr>
      </w:pPr>
    </w:p>
    <w:p w14:paraId="00D94BEC" w14:textId="77777777" w:rsidR="00323DB2" w:rsidRDefault="00323DB2"/>
    <w:p w14:paraId="2B42589B" w14:textId="77777777" w:rsidR="00323DB2" w:rsidRDefault="00323DB2"/>
    <w:p w14:paraId="2B4DEACF" w14:textId="77777777" w:rsidR="00323DB2" w:rsidRDefault="00323DB2"/>
    <w:p w14:paraId="6735C487" w14:textId="77777777" w:rsidR="00323DB2" w:rsidRDefault="00323DB2"/>
    <w:sectPr w:rsidR="00323DB2">
      <w:footerReference w:type="even" r:id="rId8"/>
      <w:footerReference w:type="default" r:id="rId9"/>
      <w:footerReference w:type="first" r:id="rId10"/>
      <w:pgSz w:w="11906" w:h="16838"/>
      <w:pgMar w:top="1440" w:right="1800" w:bottom="1440" w:left="1276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137762A" w14:textId="77777777" w:rsidR="00CA2BE1" w:rsidRDefault="00CA2BE1">
      <w:r>
        <w:separator/>
      </w:r>
    </w:p>
  </w:endnote>
  <w:endnote w:type="continuationSeparator" w:id="0">
    <w:p w14:paraId="1E8DF304" w14:textId="77777777" w:rsidR="00CA2BE1" w:rsidRDefault="00CA2B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KaiTi">
    <w:altName w:val="楷体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98F6CC" w14:textId="77777777" w:rsidR="00323DB2" w:rsidRDefault="00323DB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6351EA2" w14:textId="77777777" w:rsidR="00323DB2" w:rsidRDefault="00323DB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A4E94A0" w14:textId="77777777" w:rsidR="00323DB2" w:rsidRDefault="00323D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619FA13" w14:textId="77777777" w:rsidR="00CA2BE1" w:rsidRDefault="00CA2BE1">
      <w:r>
        <w:separator/>
      </w:r>
    </w:p>
  </w:footnote>
  <w:footnote w:type="continuationSeparator" w:id="0">
    <w:p w14:paraId="2431F0B3" w14:textId="77777777" w:rsidR="00CA2BE1" w:rsidRDefault="00CA2BE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1"/>
  <w:proofState w:spelling="clean" w:grammar="clean"/>
  <w:defaultTabStop w:val="420"/>
  <w:drawingGridVerticalSpacing w:val="156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F5E78"/>
    <w:rsid w:val="00020374"/>
    <w:rsid w:val="00052E3A"/>
    <w:rsid w:val="000605F9"/>
    <w:rsid w:val="001906A9"/>
    <w:rsid w:val="00323DB2"/>
    <w:rsid w:val="004D1C7E"/>
    <w:rsid w:val="00501B41"/>
    <w:rsid w:val="00591E5C"/>
    <w:rsid w:val="006F658E"/>
    <w:rsid w:val="007F5E78"/>
    <w:rsid w:val="00823E87"/>
    <w:rsid w:val="008969A2"/>
    <w:rsid w:val="0091584D"/>
    <w:rsid w:val="00942EC8"/>
    <w:rsid w:val="009709B0"/>
    <w:rsid w:val="00986A6C"/>
    <w:rsid w:val="009A39F6"/>
    <w:rsid w:val="00A232E9"/>
    <w:rsid w:val="00A847FA"/>
    <w:rsid w:val="00AE5785"/>
    <w:rsid w:val="00B0317C"/>
    <w:rsid w:val="00B61E2A"/>
    <w:rsid w:val="00B809F2"/>
    <w:rsid w:val="00C57AAA"/>
    <w:rsid w:val="00CA2BE1"/>
    <w:rsid w:val="00F151DE"/>
    <w:rsid w:val="00FE3ACA"/>
    <w:rsid w:val="0398013E"/>
    <w:rsid w:val="15512530"/>
    <w:rsid w:val="219F1503"/>
    <w:rsid w:val="22C07A2B"/>
    <w:rsid w:val="2E685541"/>
    <w:rsid w:val="46384C8A"/>
    <w:rsid w:val="52120BB7"/>
    <w:rsid w:val="69625F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F0D78FA"/>
  <w15:docId w15:val="{85E2D838-DF2D-4C9B-A3C1-BF06F4FF9D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SimSun" w:hAnsi="Times New Roman" w:cs="Times New Roman"/>
        <w:lang w:val="en-NZ" w:eastAsia="en-NZ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qFormat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p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qFormat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qFormat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qFormat/>
    <w:rPr>
      <w:rFonts w:cstheme="majorBidi"/>
      <w:color w:val="0F4761" w:themeColor="accent1" w:themeShade="BF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qFormat/>
    <w:rPr>
      <w:rFonts w:cstheme="majorBidi"/>
      <w:color w:val="0F4761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qFormat/>
    <w:rPr>
      <w:rFonts w:cstheme="majorBidi"/>
      <w:b/>
      <w:bCs/>
      <w:color w:val="0F4761" w:themeColor="accent1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qFormat/>
    <w:rPr>
      <w:rFonts w:cstheme="majorBidi"/>
      <w:b/>
      <w:bCs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qFormat/>
    <w:rPr>
      <w:rFonts w:cstheme="majorBidi"/>
      <w:color w:val="595959" w:themeColor="text1" w:themeTint="A6"/>
    </w:rPr>
  </w:style>
  <w:style w:type="character" w:customStyle="1" w:styleId="Heading9Char">
    <w:name w:val="Heading 9 Char"/>
    <w:basedOn w:val="DefaultParagraphFont"/>
    <w:link w:val="Heading9"/>
    <w:uiPriority w:val="9"/>
    <w:semiHidden/>
    <w:qFormat/>
    <w:rPr>
      <w:rFonts w:eastAsiaTheme="majorEastAsia" w:cstheme="majorBidi"/>
      <w:color w:val="595959" w:themeColor="text1" w:themeTint="A6"/>
    </w:rPr>
  </w:style>
  <w:style w:type="character" w:customStyle="1" w:styleId="TitleChar">
    <w:name w:val="Title Char"/>
    <w:basedOn w:val="DefaultParagraphFont"/>
    <w:link w:val="Title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SubtitleChar">
    <w:name w:val="Subtitle Char"/>
    <w:basedOn w:val="DefaultParagraphFont"/>
    <w:link w:val="Subtitle"/>
    <w:uiPriority w:val="11"/>
    <w:qFormat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qFormat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IntenseEmphasis1">
    <w:name w:val="Intense Emphasis1"/>
    <w:basedOn w:val="DefaultParagraphFont"/>
    <w:uiPriority w:val="21"/>
    <w:qFormat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qFormat/>
    <w:rPr>
      <w:i/>
      <w:iCs/>
      <w:color w:val="0F4761" w:themeColor="accent1" w:themeShade="BF"/>
    </w:rPr>
  </w:style>
  <w:style w:type="character" w:customStyle="1" w:styleId="IntenseReference1">
    <w:name w:val="Intense Reference1"/>
    <w:basedOn w:val="DefaultParagraphFont"/>
    <w:uiPriority w:val="32"/>
    <w:qFormat/>
    <w:rPr>
      <w:b/>
      <w:bCs/>
      <w:smallCaps/>
      <w:color w:val="0F4761" w:themeColor="accent1" w:themeShade="BF"/>
      <w:spacing w:val="5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261</Words>
  <Characters>10755</Characters>
  <Application>Microsoft Office Word</Application>
  <DocSecurity>0</DocSecurity>
  <Lines>89</Lines>
  <Paragraphs>21</Paragraphs>
  <ScaleCrop>false</ScaleCrop>
  <Company>Informa plc</Company>
  <LinksUpToDate>false</LinksUpToDate>
  <CharactersWithSpaces>10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imin chen</dc:creator>
  <cp:lastModifiedBy>McIver, Sandi</cp:lastModifiedBy>
  <cp:revision>2</cp:revision>
  <dcterms:created xsi:type="dcterms:W3CDTF">2025-09-12T05:57:00Z</dcterms:created>
  <dcterms:modified xsi:type="dcterms:W3CDTF">2025-09-12T0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bbab825-a111-45e4-86a1-18cee0005896_Enabled">
    <vt:lpwstr>true</vt:lpwstr>
  </property>
  <property fmtid="{D5CDD505-2E9C-101B-9397-08002B2CF9AE}" pid="3" name="MSIP_Label_2bbab825-a111-45e4-86a1-18cee0005896_SetDate">
    <vt:lpwstr>2025-08-29T03:38:25Z</vt:lpwstr>
  </property>
  <property fmtid="{D5CDD505-2E9C-101B-9397-08002B2CF9AE}" pid="4" name="MSIP_Label_2bbab825-a111-45e4-86a1-18cee0005896_Method">
    <vt:lpwstr>Standard</vt:lpwstr>
  </property>
  <property fmtid="{D5CDD505-2E9C-101B-9397-08002B2CF9AE}" pid="5" name="MSIP_Label_2bbab825-a111-45e4-86a1-18cee0005896_Name">
    <vt:lpwstr>2bbab825-a111-45e4-86a1-18cee0005896</vt:lpwstr>
  </property>
  <property fmtid="{D5CDD505-2E9C-101B-9397-08002B2CF9AE}" pid="6" name="MSIP_Label_2bbab825-a111-45e4-86a1-18cee0005896_SiteId">
    <vt:lpwstr>2567d566-604c-408a-8a60-55d0dc9d9d6b</vt:lpwstr>
  </property>
  <property fmtid="{D5CDD505-2E9C-101B-9397-08002B2CF9AE}" pid="7" name="MSIP_Label_2bbab825-a111-45e4-86a1-18cee0005896_ActionId">
    <vt:lpwstr>cef6e2b8-537e-40f1-b510-6f265e162fca</vt:lpwstr>
  </property>
  <property fmtid="{D5CDD505-2E9C-101B-9397-08002B2CF9AE}" pid="8" name="MSIP_Label_2bbab825-a111-45e4-86a1-18cee0005896_ContentBits">
    <vt:lpwstr>2</vt:lpwstr>
  </property>
  <property fmtid="{D5CDD505-2E9C-101B-9397-08002B2CF9AE}" pid="9" name="MSIP_Label_2bbab825-a111-45e4-86a1-18cee0005896_Tag">
    <vt:lpwstr>10, 3, 0, 1</vt:lpwstr>
  </property>
  <property fmtid="{D5CDD505-2E9C-101B-9397-08002B2CF9AE}" pid="10" name="KSOTemplateDocerSaveRecord">
    <vt:lpwstr>eyJoZGlkIjoiMDQwODY5NTFhY2I3ZjhiMjNiY2VjZDZjNzgwNzZkNzciLCJ1c2VySWQiOiIzNjQ4ODc3NDAifQ==</vt:lpwstr>
  </property>
  <property fmtid="{D5CDD505-2E9C-101B-9397-08002B2CF9AE}" pid="11" name="KSOProductBuildVer">
    <vt:lpwstr>2052-12.1.0.21915</vt:lpwstr>
  </property>
  <property fmtid="{D5CDD505-2E9C-101B-9397-08002B2CF9AE}" pid="12" name="ICV">
    <vt:lpwstr>3C2634AF56A6445AAE88983E59AA4DD3_12</vt:lpwstr>
  </property>
</Properties>
</file>